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r>
        <w:t>Manuscript Language and Citation</w:t>
      </w:r>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w:t>
      </w:r>
      <w:r>
        <w:lastRenderedPageBreak/>
        <w:t>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6157B912" w14:textId="77777777" w:rsidR="00BB4AD4" w:rsidRDefault="00BB4AD4" w:rsidP="00CA38D7"/>
    <w:p w14:paraId="60996A0E" w14:textId="73844C67" w:rsidR="00CA38D7" w:rsidRDefault="00CA38D7" w:rsidP="00CA38D7">
      <w:r>
        <w:t>Please note that, for now, the manuscript is under review at Imaging Neuroscience. The reference here will be updated following official publication.</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002372A7" w:rsidR="00A83A63" w:rsidRDefault="00A83A63" w:rsidP="004C1C9D">
      <w:r>
        <w:t>(</w:t>
      </w:r>
      <w:r w:rsidR="008C35CF">
        <w:t>under review</w:t>
      </w:r>
      <w:r>
        <w:t xml:space="preserve">) Dodd KC, </w:t>
      </w:r>
      <w:proofErr w:type="spellStart"/>
      <w:r>
        <w:t>McHugo</w:t>
      </w:r>
      <w:proofErr w:type="spellEnd"/>
      <w:r>
        <w:t xml:space="preserve"> M, Sarabia L, Wylie KP, </w:t>
      </w:r>
      <w:proofErr w:type="spellStart"/>
      <w:r>
        <w:t>Legget</w:t>
      </w:r>
      <w:proofErr w:type="spellEnd"/>
      <w:r>
        <w:t xml:space="preserve"> KT, Cornier MA, Tregellas JR. CICADA: An automated and flexible tool for comprehensive fMRI noise reduction. Imaging Neuroscience. 2025.</w:t>
      </w:r>
    </w:p>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lastRenderedPageBreak/>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77777777"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Pr="00257A35">
        <w:rPr>
          <w:rFonts w:ascii="Times New Roman" w:hAnsi="Times New Roman" w:cs="Times New Roman"/>
        </w:rPr>
        <w:t>)</w:t>
      </w:r>
      <w:r w:rsidR="003D61A4" w:rsidRPr="00257A35">
        <w:rPr>
          <w:rFonts w:ascii="Times New Roman" w:hAnsi="Times New Roman" w:cs="Times New Roman"/>
        </w:rPr>
        <w:t xml:space="preserve">. </w:t>
      </w:r>
    </w:p>
    <w:p w14:paraId="49126F87" w14:textId="47991214"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3D61A4" w:rsidRPr="00257A35">
        <w:rPr>
          <w:rFonts w:ascii="Times New Roman" w:hAnsi="Times New Roman" w:cs="Times New Roman"/>
        </w:rPr>
        <w:t xml:space="preserve">D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Pr="00257A35"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Check that FSL saves files as .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257A35"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lastRenderedPageBreak/>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lastRenderedPageBreak/>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lastRenderedPageBreak/>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lastRenderedPageBreak/>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lastRenderedPageBreak/>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w:t>
      </w:r>
      <w:r w:rsidRPr="005F409E">
        <w:lastRenderedPageBreak/>
        <w:t>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w:t>
      </w:r>
      <w:r w:rsidRPr="005F409E">
        <w:lastRenderedPageBreak/>
        <w:t>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lastRenderedPageBreak/>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6F7C2CC"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w:t>
      </w:r>
      <w:proofErr w:type="spellStart"/>
      <w:r>
        <w:t>IC_probs_networks</w:t>
      </w:r>
      <w:proofErr w:type="spellEnd"/>
      <w:r>
        <w:t>),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lastRenderedPageBreak/>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manually-adjusted data in the Group CICADA analyses, and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 kept ICs and what networks they belong to are recorded (kept_ICs.csv and Network_ICs.csv), as well as, for each network, an overall mask (IC_mask_networks.nii.gz), the highest probabilities for each voxel (</w:t>
      </w:r>
      <w:proofErr w:type="spellStart"/>
      <w:r w:rsidR="00B52257">
        <w:t>IC_probs_networks</w:t>
      </w:r>
      <w:proofErr w:type="spellEnd"/>
      <w:r w:rsidR="00B52257">
        <w:t>),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 xml:space="preserve">saves noise profile correlation </w:t>
      </w:r>
      <w:r w:rsidRPr="00013791">
        <w:rPr>
          <w:u w:val="single"/>
        </w:rPr>
        <w:lastRenderedPageBreak/>
        <w:t>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lastRenderedPageBreak/>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B72B7"/>
    <w:rsid w:val="004C1C9D"/>
    <w:rsid w:val="004C66EE"/>
    <w:rsid w:val="004C77F0"/>
    <w:rsid w:val="004D3CCD"/>
    <w:rsid w:val="004D4109"/>
    <w:rsid w:val="004D7ACC"/>
    <w:rsid w:val="004E2144"/>
    <w:rsid w:val="004E2E8A"/>
    <w:rsid w:val="004E3C9A"/>
    <w:rsid w:val="004E433E"/>
    <w:rsid w:val="004E4D5D"/>
    <w:rsid w:val="004F3FF6"/>
    <w:rsid w:val="004F4583"/>
    <w:rsid w:val="005009A5"/>
    <w:rsid w:val="005054FD"/>
    <w:rsid w:val="00505C08"/>
    <w:rsid w:val="0050772F"/>
    <w:rsid w:val="00507E89"/>
    <w:rsid w:val="00511216"/>
    <w:rsid w:val="005152BA"/>
    <w:rsid w:val="00536556"/>
    <w:rsid w:val="00537FA7"/>
    <w:rsid w:val="00542CBC"/>
    <w:rsid w:val="00546A04"/>
    <w:rsid w:val="005472E7"/>
    <w:rsid w:val="00553189"/>
    <w:rsid w:val="005537DE"/>
    <w:rsid w:val="005621F1"/>
    <w:rsid w:val="005630EB"/>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57B52"/>
    <w:rsid w:val="008708DE"/>
    <w:rsid w:val="0088057E"/>
    <w:rsid w:val="00881EAC"/>
    <w:rsid w:val="00886F8C"/>
    <w:rsid w:val="0088710A"/>
    <w:rsid w:val="008A271D"/>
    <w:rsid w:val="008C35CF"/>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82F5F"/>
    <w:rsid w:val="00991E45"/>
    <w:rsid w:val="00992CB5"/>
    <w:rsid w:val="00993EEA"/>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21E2F"/>
    <w:rsid w:val="00A34344"/>
    <w:rsid w:val="00A36BBF"/>
    <w:rsid w:val="00A37B74"/>
    <w:rsid w:val="00A43888"/>
    <w:rsid w:val="00A50C7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F37B5"/>
    <w:rsid w:val="00B011FB"/>
    <w:rsid w:val="00B03D55"/>
    <w:rsid w:val="00B107EA"/>
    <w:rsid w:val="00B207A7"/>
    <w:rsid w:val="00B2138C"/>
    <w:rsid w:val="00B248BB"/>
    <w:rsid w:val="00B25D9D"/>
    <w:rsid w:val="00B31823"/>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108F"/>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8D7"/>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4332"/>
    <w:rsid w:val="00D66737"/>
    <w:rsid w:val="00D716D2"/>
    <w:rsid w:val="00DA16BE"/>
    <w:rsid w:val="00DC1D35"/>
    <w:rsid w:val="00DD06AA"/>
    <w:rsid w:val="00DD1AEA"/>
    <w:rsid w:val="00DD1BBF"/>
    <w:rsid w:val="00DD6E3C"/>
    <w:rsid w:val="00DE1852"/>
    <w:rsid w:val="00DE309A"/>
    <w:rsid w:val="00DE3B64"/>
    <w:rsid w:val="00DE45DB"/>
    <w:rsid w:val="00E02D70"/>
    <w:rsid w:val="00E11899"/>
    <w:rsid w:val="00E13550"/>
    <w:rsid w:val="00E27C54"/>
    <w:rsid w:val="00E32A9C"/>
    <w:rsid w:val="00E40C7C"/>
    <w:rsid w:val="00E57547"/>
    <w:rsid w:val="00E644E0"/>
    <w:rsid w:val="00E6552E"/>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29</Pages>
  <Words>13701</Words>
  <Characters>78099</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92</cp:revision>
  <dcterms:created xsi:type="dcterms:W3CDTF">2024-07-19T22:59:00Z</dcterms:created>
  <dcterms:modified xsi:type="dcterms:W3CDTF">2025-06-17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